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6AFD33B8" wp14:editId="0EB606A5">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36B0" w:rsidRDefault="007736B0" w:rsidP="007736B0">
                            <w:pPr>
                              <w:pStyle w:val="Heading"/>
                              <w:rPr>
                                <w:lang w:val="en-GB"/>
                              </w:rPr>
                            </w:pPr>
                          </w:p>
                          <w:p w:rsidR="007736B0" w:rsidRPr="00B778DA" w:rsidRDefault="00D13EBD" w:rsidP="007736B0">
                            <w:pPr>
                              <w:pStyle w:val="Heading"/>
                              <w:rPr>
                                <w:b/>
                                <w:sz w:val="28"/>
                                <w:szCs w:val="28"/>
                              </w:rPr>
                            </w:pPr>
                            <w:r>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rsidR="007736B0" w:rsidRDefault="007736B0" w:rsidP="007736B0"/>
                          <w:tbl>
                            <w:tblPr>
                              <w:tblW w:w="0" w:type="auto"/>
                              <w:tblLayout w:type="fixed"/>
                              <w:tblLook w:val="0000" w:firstRow="0" w:lastRow="0" w:firstColumn="0" w:lastColumn="0" w:noHBand="0" w:noVBand="0"/>
                            </w:tblPr>
                            <w:tblGrid>
                              <w:gridCol w:w="4810"/>
                              <w:gridCol w:w="4810"/>
                            </w:tblGrid>
                            <w:tr w:rsidR="007736B0">
                              <w:tc>
                                <w:tcPr>
                                  <w:tcW w:w="4810" w:type="dxa"/>
                                  <w:shd w:val="clear" w:color="auto" w:fill="auto"/>
                                </w:tcPr>
                                <w:p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rsidR="007736B0" w:rsidRDefault="007736B0">
                                  <w:pPr>
                                    <w:jc w:val="center"/>
                                    <w:rPr>
                                      <w:sz w:val="24"/>
                                      <w:szCs w:val="24"/>
                                      <w:lang w:val="en-GB" w:eastAsia="en-GB"/>
                                    </w:rPr>
                                  </w:pPr>
                                  <w:r>
                                    <w:rPr>
                                      <w:sz w:val="24"/>
                                      <w:szCs w:val="24"/>
                                      <w:lang w:val="en-GB" w:eastAsia="en-GB"/>
                                    </w:rPr>
                                    <w:t>Stanford University</w:t>
                                  </w:r>
                                </w:p>
                                <w:p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rsidR="007736B0" w:rsidRDefault="007736B0">
                                  <w:pPr>
                                    <w:jc w:val="center"/>
                                  </w:pPr>
                                </w:p>
                              </w:tc>
                              <w:tc>
                                <w:tcPr>
                                  <w:tcW w:w="4810" w:type="dxa"/>
                                  <w:shd w:val="clear" w:color="auto" w:fill="auto"/>
                                </w:tcPr>
                                <w:p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rsidR="007736B0" w:rsidRDefault="007736B0">
                                  <w:pPr>
                                    <w:jc w:val="center"/>
                                    <w:rPr>
                                      <w:color w:val="000000"/>
                                      <w:sz w:val="24"/>
                                      <w:szCs w:val="24"/>
                                      <w:lang w:val="en-GB" w:eastAsia="en-GB"/>
                                    </w:rPr>
                                  </w:pPr>
                                  <w:r>
                                    <w:rPr>
                                      <w:color w:val="000000"/>
                                      <w:sz w:val="24"/>
                                      <w:szCs w:val="24"/>
                                      <w:lang w:val="en-GB" w:eastAsia="en-GB"/>
                                    </w:rPr>
                                    <w:t>Stanford University</w:t>
                                  </w:r>
                                </w:p>
                                <w:p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rsidR="007736B0" w:rsidRDefault="00B56234" w:rsidP="00AF376E">
                                  <w:pPr>
                                    <w:jc w:val="center"/>
                                  </w:pPr>
                                  <w:r>
                                    <w:rPr>
                                      <w:rFonts w:ascii="Courier" w:hAnsi="Courier" w:cs="Courier"/>
                                      <w:sz w:val="18"/>
                                      <w:szCs w:val="18"/>
                                      <w:lang w:val="en-GB" w:eastAsia="en-GB"/>
                                    </w:rPr>
                                    <w:t>J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rsidR="007736B0" w:rsidRDefault="007736B0">
                                  <w:pPr>
                                    <w:jc w:val="center"/>
                                  </w:pPr>
                                </w:p>
                              </w:tc>
                            </w:tr>
                          </w:tbl>
                          <w:p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rsidR="00693FC4" w:rsidRDefault="00693FC4" w:rsidP="00693FC4">
                            <w:pPr>
                              <w:jc w:val="center"/>
                              <w:rPr>
                                <w:color w:val="000000"/>
                                <w:sz w:val="24"/>
                                <w:szCs w:val="24"/>
                                <w:lang w:val="en-GB" w:eastAsia="en-GB"/>
                              </w:rPr>
                            </w:pPr>
                            <w:r>
                              <w:rPr>
                                <w:color w:val="000000"/>
                                <w:sz w:val="24"/>
                                <w:szCs w:val="24"/>
                                <w:lang w:val="en-GB" w:eastAsia="en-GB"/>
                              </w:rPr>
                              <w:t>Stanford University</w:t>
                            </w:r>
                          </w:p>
                          <w:p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rsidR="00693FC4" w:rsidRDefault="00693FC4" w:rsidP="00693FC4">
                            <w:pPr>
                              <w:jc w:val="center"/>
                            </w:pPr>
                            <w:r>
                              <w:rPr>
                                <w:rFonts w:ascii="Courier" w:hAnsi="Courier" w:cs="Courier"/>
                                <w:sz w:val="18"/>
                                <w:szCs w:val="18"/>
                                <w:lang w:val="en-GB" w:eastAsia="en-GB"/>
                              </w:rPr>
                              <w:t>ljkong@stanford.edu</w:t>
                            </w:r>
                          </w:p>
                          <w:p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FD33B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rsidR="007736B0" w:rsidRDefault="007736B0" w:rsidP="007736B0">
                      <w:pPr>
                        <w:pStyle w:val="Heading"/>
                        <w:rPr>
                          <w:lang w:val="en-GB"/>
                        </w:rPr>
                      </w:pPr>
                    </w:p>
                    <w:p w:rsidR="007736B0" w:rsidRPr="00B778DA" w:rsidRDefault="00D13EBD" w:rsidP="007736B0">
                      <w:pPr>
                        <w:pStyle w:val="Heading"/>
                        <w:rPr>
                          <w:b/>
                          <w:sz w:val="28"/>
                          <w:szCs w:val="28"/>
                        </w:rPr>
                      </w:pPr>
                      <w:r>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rsidR="007736B0" w:rsidRDefault="007736B0" w:rsidP="007736B0"/>
                    <w:tbl>
                      <w:tblPr>
                        <w:tblW w:w="0" w:type="auto"/>
                        <w:tblLayout w:type="fixed"/>
                        <w:tblLook w:val="0000" w:firstRow="0" w:lastRow="0" w:firstColumn="0" w:lastColumn="0" w:noHBand="0" w:noVBand="0"/>
                      </w:tblPr>
                      <w:tblGrid>
                        <w:gridCol w:w="4810"/>
                        <w:gridCol w:w="4810"/>
                      </w:tblGrid>
                      <w:tr w:rsidR="007736B0">
                        <w:tc>
                          <w:tcPr>
                            <w:tcW w:w="4810" w:type="dxa"/>
                            <w:shd w:val="clear" w:color="auto" w:fill="auto"/>
                          </w:tcPr>
                          <w:p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rsidR="007736B0" w:rsidRDefault="007736B0">
                            <w:pPr>
                              <w:jc w:val="center"/>
                              <w:rPr>
                                <w:sz w:val="24"/>
                                <w:szCs w:val="24"/>
                                <w:lang w:val="en-GB" w:eastAsia="en-GB"/>
                              </w:rPr>
                            </w:pPr>
                            <w:r>
                              <w:rPr>
                                <w:sz w:val="24"/>
                                <w:szCs w:val="24"/>
                                <w:lang w:val="en-GB" w:eastAsia="en-GB"/>
                              </w:rPr>
                              <w:t>Stanford University</w:t>
                            </w:r>
                          </w:p>
                          <w:p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rsidR="007736B0" w:rsidRDefault="007736B0">
                            <w:pPr>
                              <w:jc w:val="center"/>
                            </w:pPr>
                          </w:p>
                        </w:tc>
                        <w:tc>
                          <w:tcPr>
                            <w:tcW w:w="4810" w:type="dxa"/>
                            <w:shd w:val="clear" w:color="auto" w:fill="auto"/>
                          </w:tcPr>
                          <w:p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rsidR="007736B0" w:rsidRDefault="007736B0">
                            <w:pPr>
                              <w:jc w:val="center"/>
                              <w:rPr>
                                <w:color w:val="000000"/>
                                <w:sz w:val="24"/>
                                <w:szCs w:val="24"/>
                                <w:lang w:val="en-GB" w:eastAsia="en-GB"/>
                              </w:rPr>
                            </w:pPr>
                            <w:r>
                              <w:rPr>
                                <w:color w:val="000000"/>
                                <w:sz w:val="24"/>
                                <w:szCs w:val="24"/>
                                <w:lang w:val="en-GB" w:eastAsia="en-GB"/>
                              </w:rPr>
                              <w:t>Stanford University</w:t>
                            </w:r>
                          </w:p>
                          <w:p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rsidR="007736B0" w:rsidRDefault="00B56234" w:rsidP="00AF376E">
                            <w:pPr>
                              <w:jc w:val="center"/>
                            </w:pPr>
                            <w:r>
                              <w:rPr>
                                <w:rFonts w:ascii="Courier" w:hAnsi="Courier" w:cs="Courier"/>
                                <w:sz w:val="18"/>
                                <w:szCs w:val="18"/>
                                <w:lang w:val="en-GB" w:eastAsia="en-GB"/>
                              </w:rPr>
                              <w:t>J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rsidR="007736B0" w:rsidRDefault="007736B0">
                            <w:pPr>
                              <w:jc w:val="center"/>
                            </w:pPr>
                          </w:p>
                        </w:tc>
                      </w:tr>
                    </w:tbl>
                    <w:p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rsidR="00693FC4" w:rsidRDefault="00693FC4" w:rsidP="00693FC4">
                      <w:pPr>
                        <w:jc w:val="center"/>
                        <w:rPr>
                          <w:color w:val="000000"/>
                          <w:sz w:val="24"/>
                          <w:szCs w:val="24"/>
                          <w:lang w:val="en-GB" w:eastAsia="en-GB"/>
                        </w:rPr>
                      </w:pPr>
                      <w:r>
                        <w:rPr>
                          <w:color w:val="000000"/>
                          <w:sz w:val="24"/>
                          <w:szCs w:val="24"/>
                          <w:lang w:val="en-GB" w:eastAsia="en-GB"/>
                        </w:rPr>
                        <w:t>Stanford University</w:t>
                      </w:r>
                    </w:p>
                    <w:p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rsidR="00693FC4" w:rsidRDefault="00693FC4" w:rsidP="00693FC4">
                      <w:pPr>
                        <w:jc w:val="center"/>
                      </w:pPr>
                      <w:r>
                        <w:rPr>
                          <w:rFonts w:ascii="Courier" w:hAnsi="Courier" w:cs="Courier"/>
                          <w:sz w:val="18"/>
                          <w:szCs w:val="18"/>
                          <w:lang w:val="en-GB" w:eastAsia="en-GB"/>
                        </w:rPr>
                        <w:t>ljkong@stanford.edu</w:t>
                      </w:r>
                    </w:p>
                    <w:p w:rsidR="007736B0" w:rsidRDefault="007736B0" w:rsidP="007736B0"/>
                  </w:txbxContent>
                </v:textbox>
                <w10:wrap type="topAndBottom" anchorx="margin" anchory="margin"/>
              </v:shape>
            </w:pict>
          </mc:Fallback>
        </mc:AlternateContent>
      </w:r>
      <w:r>
        <w:rPr>
          <w:lang w:val="en-GB" w:eastAsia="zh-CN"/>
        </w:rPr>
        <w:t xml:space="preserve"> </w:t>
      </w:r>
    </w:p>
    <w:p w:rsidR="007736B0" w:rsidRDefault="007736B0" w:rsidP="007736B0">
      <w:pPr>
        <w:jc w:val="center"/>
      </w:pPr>
      <w:r>
        <w:rPr>
          <w:b/>
          <w:sz w:val="24"/>
        </w:rPr>
        <w:t>Abstract</w:t>
      </w:r>
    </w:p>
    <w:p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ing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3C727F" w:rsidRPr="00861EA3">
        <w:rPr>
          <w:i/>
        </w:rPr>
        <w:t xml:space="preserve">is 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e will implement Deep </w:t>
      </w:r>
      <w:r w:rsidR="00FA3A79" w:rsidRPr="00861EA3">
        <w:rPr>
          <w:i/>
        </w:rPr>
        <w:t>Q-Network (DQN)</w:t>
      </w:r>
      <w:r w:rsidR="003915AB" w:rsidRPr="00861EA3">
        <w:rPr>
          <w:i/>
        </w:rPr>
        <w:t xml:space="preserve"> to play </w:t>
      </w:r>
      <w:proofErr w:type="spellStart"/>
      <w:r w:rsidR="00A13229" w:rsidRPr="00861EA3">
        <w:rPr>
          <w:i/>
        </w:rPr>
        <w:t>OpenAI</w:t>
      </w:r>
      <w:proofErr w:type="spellEnd"/>
      <w:r w:rsidR="00A13229" w:rsidRPr="00861EA3">
        <w:rPr>
          <w:i/>
        </w:rPr>
        <w:t xml:space="preserve"> Gym to beat its benchmarks</w:t>
      </w:r>
      <w:r w:rsidR="00EB3B57" w:rsidRPr="00861EA3">
        <w:rPr>
          <w:i/>
        </w:rPr>
        <w:t xml:space="preserve"> for our project</w:t>
      </w:r>
      <w:r w:rsidR="005C7468" w:rsidRPr="00861EA3">
        <w:rPr>
          <w:i/>
        </w:rPr>
        <w:t>.</w:t>
      </w:r>
    </w:p>
    <w:p w:rsidR="00DF5738" w:rsidRPr="00DF5738" w:rsidRDefault="00DF5738" w:rsidP="00DF5738"/>
    <w:p w:rsidR="007736B0" w:rsidRDefault="007736B0" w:rsidP="007736B0">
      <w:pPr>
        <w:pStyle w:val="Heading1"/>
        <w:numPr>
          <w:ilvl w:val="0"/>
          <w:numId w:val="1"/>
        </w:numPr>
        <w:rPr>
          <w:b/>
        </w:rPr>
      </w:pPr>
      <w:r w:rsidRPr="00657C00">
        <w:rPr>
          <w:b/>
        </w:rPr>
        <w:t>Introduction</w:t>
      </w:r>
    </w:p>
    <w:p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It has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hich 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rsidR="008B6DB9" w:rsidRPr="000C0EC9" w:rsidRDefault="00817092" w:rsidP="00B05D54">
      <w:pPr>
        <w:ind w:firstLine="432"/>
        <w:jc w:val="both"/>
      </w:pPr>
      <w:r>
        <w:t xml:space="preserve">Under </w:t>
      </w:r>
      <w:r w:rsidR="00363845">
        <w:t xml:space="preserve">the condition that </w:t>
      </w:r>
      <w:r w:rsidR="009B5CC8">
        <w:t>corollate</w:t>
      </w:r>
      <w:r w:rsidR="00363845">
        <w:t xml:space="preserve"> 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rsidR="007736B0" w:rsidRDefault="007736B0" w:rsidP="007736B0">
      <w:pPr>
        <w:pStyle w:val="Heading1"/>
        <w:numPr>
          <w:ilvl w:val="0"/>
          <w:numId w:val="1"/>
        </w:numPr>
        <w:rPr>
          <w:b/>
        </w:rPr>
      </w:pPr>
      <w:r>
        <w:rPr>
          <w:b/>
        </w:rPr>
        <w:t>Related Work</w:t>
      </w:r>
    </w:p>
    <w:p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 xml:space="preserve">is one of the biggest challenge of </w:t>
      </w:r>
      <w:r w:rsidR="000D0318">
        <w:t xml:space="preserve">reinforcement </w:t>
      </w:r>
      <w:r w:rsidR="001234C5">
        <w:t xml:space="preserve">learning. Most </w:t>
      </w:r>
      <w:r w:rsidR="00B741B2">
        <w:t xml:space="preserve">successfully </w:t>
      </w:r>
      <w:r w:rsidR="007C01D5">
        <w:t>RL 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s </w:t>
      </w:r>
      <w:r w:rsidR="00E56FC7">
        <w:t xml:space="preserve">representation </w:t>
      </w:r>
      <w:r w:rsidR="000544F0">
        <w:t xml:space="preserve">will largely </w:t>
      </w:r>
      <w:r w:rsidR="00E93440">
        <w:t>influence the</w:t>
      </w:r>
      <w:r w:rsidR="00D45201">
        <w:t xml:space="preserve"> </w:t>
      </w:r>
      <w:r w:rsidR="00020BBC">
        <w:t>performance</w:t>
      </w:r>
      <w:r w:rsidR="001F711D">
        <w:t>.</w:t>
      </w:r>
    </w:p>
    <w:p w:rsidR="001F711D" w:rsidRDefault="000E1C84" w:rsidP="002C0AAC">
      <w:pPr>
        <w:ind w:firstLine="432"/>
        <w:jc w:val="both"/>
      </w:pPr>
      <w:r>
        <w:t xml:space="preserve">With the fast development of computer </w:t>
      </w:r>
      <w:r w:rsidR="00B55228">
        <w:t xml:space="preserve">vision, </w:t>
      </w:r>
      <w:r w:rsidR="006B71FF">
        <w:t xml:space="preserve">it leads to some break 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rsidR="003267EB" w:rsidRDefault="00CE43EE" w:rsidP="002C0AAC">
      <w:pPr>
        <w:ind w:firstLine="432"/>
        <w:jc w:val="both"/>
      </w:pPr>
      <w:r>
        <w:t xml:space="preserve">Q-Learning was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p>
    <w:p w:rsidR="00DF5738" w:rsidRPr="00D20505" w:rsidRDefault="00DF5738" w:rsidP="002C0AAC">
      <w:pPr>
        <w:ind w:firstLine="432"/>
        <w:jc w:val="both"/>
      </w:pPr>
    </w:p>
    <w:p w:rsidR="007736B0" w:rsidRDefault="007736B0" w:rsidP="007736B0">
      <w:pPr>
        <w:pStyle w:val="Heading1"/>
        <w:numPr>
          <w:ilvl w:val="0"/>
          <w:numId w:val="1"/>
        </w:numPr>
        <w:rPr>
          <w:b/>
        </w:rPr>
      </w:pPr>
      <w:r>
        <w:rPr>
          <w:b/>
        </w:rPr>
        <w:t>Approach</w:t>
      </w:r>
    </w:p>
    <w:p w:rsidR="00E71EF4" w:rsidRPr="00E71EF4" w:rsidRDefault="00671F67" w:rsidP="00C1325F">
      <w:pPr>
        <w:ind w:firstLine="432"/>
        <w:jc w:val="both"/>
      </w:pPr>
      <w:r>
        <w:t xml:space="preserve">Deep </w:t>
      </w:r>
      <w:r w:rsidR="00D9428A">
        <w:t>Reinforcement</w:t>
      </w:r>
      <w:r w:rsidR="00877D80">
        <w:t xml:space="preserve"> Learning </w:t>
      </w:r>
      <w:r w:rsidR="00EB1440">
        <w:t>with experience replay</w:t>
      </w:r>
      <w:r w:rsidR="000C7683">
        <w:t xml:space="preserve"> </w:t>
      </w:r>
      <w:r w:rsidR="000C7683">
        <w:fldChar w:fldCharType="begin" w:fldLock="1"/>
      </w:r>
      <w:r w:rsidR="000C7683">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0C7683">
        <w:fldChar w:fldCharType="separate"/>
      </w:r>
      <w:r w:rsidR="000C7683" w:rsidRPr="000C7683">
        <w:rPr>
          <w:noProof/>
        </w:rPr>
        <w:t>[3]</w:t>
      </w:r>
      <w:r w:rsidR="000C7683">
        <w:fldChar w:fldCharType="end"/>
      </w:r>
      <w:r w:rsidR="00EB1440">
        <w:t xml:space="preserve"> will be used to train the </w:t>
      </w:r>
      <w:r w:rsidR="00156788">
        <w:t xml:space="preserve">agent games </w:t>
      </w:r>
      <w:r w:rsidR="00C1325F">
        <w:t xml:space="preserve">in </w:t>
      </w:r>
      <w:proofErr w:type="spellStart"/>
      <w:r w:rsidR="00C1325F">
        <w:t>OpenAI</w:t>
      </w:r>
      <w:proofErr w:type="spellEnd"/>
      <w:r w:rsidR="00C1325F">
        <w:t xml:space="preserve"> Gym. We hope to achieve at least the same performance that was </w:t>
      </w:r>
      <w:r w:rsidR="004F7E86">
        <w:t xml:space="preserve">mentioned in Google’s Playing Atari with Deep </w:t>
      </w:r>
      <w:r w:rsidR="00D1198F">
        <w:t xml:space="preserve">Reinforcement </w:t>
      </w:r>
      <w:r w:rsidR="003F3194">
        <w:t xml:space="preserve">Learning </w:t>
      </w:r>
      <w:r w:rsidR="00BB6338">
        <w:t>paper.</w:t>
      </w:r>
    </w:p>
    <w:p w:rsidR="00D20505" w:rsidRPr="00D20505" w:rsidRDefault="00E71EF4" w:rsidP="00673743">
      <w:pPr>
        <w:jc w:val="center"/>
      </w:pPr>
      <w:r>
        <w:rPr>
          <w:noProof/>
        </w:rPr>
        <w:lastRenderedPageBreak/>
        <w:drawing>
          <wp:inline distT="0" distB="0" distL="0" distR="0" wp14:anchorId="34958AC3" wp14:editId="67F9314E">
            <wp:extent cx="3057907" cy="1542553"/>
            <wp:effectExtent l="0" t="0" r="9525" b="635"/>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84DD3.tmp"/>
                    <pic:cNvPicPr/>
                  </pic:nvPicPr>
                  <pic:blipFill>
                    <a:blip r:embed="rId8">
                      <a:extLst>
                        <a:ext uri="{28A0092B-C50C-407E-A947-70E740481C1C}">
                          <a14:useLocalDpi xmlns:a14="http://schemas.microsoft.com/office/drawing/2010/main" val="0"/>
                        </a:ext>
                      </a:extLst>
                    </a:blip>
                    <a:stretch>
                      <a:fillRect/>
                    </a:stretch>
                  </pic:blipFill>
                  <pic:spPr>
                    <a:xfrm>
                      <a:off x="0" y="0"/>
                      <a:ext cx="3073380" cy="1550358"/>
                    </a:xfrm>
                    <a:prstGeom prst="rect">
                      <a:avLst/>
                    </a:prstGeom>
                  </pic:spPr>
                </pic:pic>
              </a:graphicData>
            </a:graphic>
          </wp:inline>
        </w:drawing>
      </w:r>
    </w:p>
    <w:p w:rsidR="00D20505" w:rsidRPr="00673743" w:rsidRDefault="007736B0" w:rsidP="00673743">
      <w:pPr>
        <w:pStyle w:val="Heading1"/>
        <w:numPr>
          <w:ilvl w:val="0"/>
          <w:numId w:val="1"/>
        </w:numPr>
        <w:rPr>
          <w:b/>
        </w:rPr>
      </w:pPr>
      <w:r>
        <w:rPr>
          <w:b/>
        </w:rPr>
        <w:t>Experiment</w:t>
      </w:r>
      <w:bookmarkStart w:id="1" w:name="_GoBack"/>
      <w:bookmarkEnd w:id="1"/>
    </w:p>
    <w:p w:rsidR="007736B0" w:rsidRPr="003F7955" w:rsidRDefault="007736B0" w:rsidP="007736B0">
      <w:pPr>
        <w:pStyle w:val="Heading1"/>
        <w:numPr>
          <w:ilvl w:val="0"/>
          <w:numId w:val="1"/>
        </w:numPr>
        <w:rPr>
          <w:b/>
        </w:rPr>
      </w:pPr>
      <w:r>
        <w:rPr>
          <w:b/>
        </w:rPr>
        <w:t>Conclusion</w:t>
      </w:r>
    </w:p>
    <w:p w:rsidR="007736B0" w:rsidRDefault="007736B0" w:rsidP="007736B0">
      <w:pPr>
        <w:pStyle w:val="Text"/>
      </w:pPr>
    </w:p>
    <w:p w:rsidR="007736B0" w:rsidRDefault="007736B0" w:rsidP="007736B0">
      <w:pPr>
        <w:pStyle w:val="Text"/>
        <w:ind w:firstLine="0"/>
      </w:pPr>
    </w:p>
    <w:p w:rsidR="007736B0" w:rsidRDefault="007736B0" w:rsidP="007736B0">
      <w:pPr>
        <w:pStyle w:val="Text"/>
        <w:ind w:firstLine="0"/>
      </w:pPr>
    </w:p>
    <w:p w:rsidR="007736B0" w:rsidRDefault="007736B0" w:rsidP="007736B0">
      <w:pPr>
        <w:pStyle w:val="Text"/>
        <w:ind w:firstLine="0"/>
      </w:pPr>
    </w:p>
    <w:p w:rsidR="007736B0" w:rsidRDefault="007736B0" w:rsidP="007736B0">
      <w:pPr>
        <w:suppressAutoHyphens w:val="0"/>
        <w:autoSpaceDE/>
        <w:spacing w:after="160" w:line="259" w:lineRule="auto"/>
      </w:pPr>
      <w:r>
        <w:br w:type="page"/>
      </w:r>
    </w:p>
    <w:p w:rsidR="007736B0" w:rsidRDefault="007736B0" w:rsidP="007736B0">
      <w:pPr>
        <w:pStyle w:val="Heading1"/>
        <w:numPr>
          <w:ilvl w:val="0"/>
          <w:numId w:val="0"/>
        </w:numPr>
      </w:pPr>
      <w:r>
        <w:lastRenderedPageBreak/>
        <w:t>References</w:t>
      </w:r>
    </w:p>
    <w:p w:rsidR="000C7683" w:rsidRPr="000C7683" w:rsidRDefault="007736B0" w:rsidP="000C7683">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0C7683" w:rsidRPr="000C7683">
        <w:rPr>
          <w:noProof/>
          <w:szCs w:val="24"/>
        </w:rPr>
        <w:t>[1]</w:t>
      </w:r>
      <w:r w:rsidR="000C7683" w:rsidRPr="000C7683">
        <w:rPr>
          <w:noProof/>
          <w:szCs w:val="24"/>
        </w:rPr>
        <w:tab/>
        <w:t xml:space="preserve">A. Krizhevsky, I. Sutskever, and H. Geoffrey E., “ImageNet Classification with Deep Convolutional Neural Networks,” </w:t>
      </w:r>
      <w:r w:rsidR="000C7683" w:rsidRPr="000C7683">
        <w:rPr>
          <w:i/>
          <w:iCs/>
          <w:noProof/>
          <w:szCs w:val="24"/>
        </w:rPr>
        <w:t>Adv. Neural Inf. Process. Syst. 25</w:t>
      </w:r>
      <w:r w:rsidR="000C7683" w:rsidRPr="000C7683">
        <w:rPr>
          <w:noProof/>
          <w:szCs w:val="24"/>
        </w:rPr>
        <w:t>, pp. 1–9, 2012.</w:t>
      </w:r>
    </w:p>
    <w:p w:rsidR="000C7683" w:rsidRPr="000C7683" w:rsidRDefault="000C7683" w:rsidP="000C7683">
      <w:pPr>
        <w:widowControl w:val="0"/>
        <w:autoSpaceDN w:val="0"/>
        <w:adjustRightInd w:val="0"/>
        <w:ind w:left="640" w:hanging="640"/>
        <w:rPr>
          <w:noProof/>
          <w:szCs w:val="24"/>
        </w:rPr>
      </w:pPr>
      <w:r w:rsidRPr="000C7683">
        <w:rPr>
          <w:noProof/>
          <w:szCs w:val="24"/>
        </w:rPr>
        <w:t>[2]</w:t>
      </w:r>
      <w:r w:rsidRPr="000C7683">
        <w:rPr>
          <w:noProof/>
          <w:szCs w:val="24"/>
        </w:rPr>
        <w:tab/>
        <w:t xml:space="preserve">C. J. C. H. Watkins and P. Dayan, “Q-learning,” </w:t>
      </w:r>
      <w:r w:rsidRPr="000C7683">
        <w:rPr>
          <w:i/>
          <w:iCs/>
          <w:noProof/>
          <w:szCs w:val="24"/>
        </w:rPr>
        <w:t>Mach. Learn.</w:t>
      </w:r>
      <w:r w:rsidRPr="000C7683">
        <w:rPr>
          <w:noProof/>
          <w:szCs w:val="24"/>
        </w:rPr>
        <w:t>, vol. 8, no. 3–4, pp. 279–292, 1992.</w:t>
      </w:r>
    </w:p>
    <w:p w:rsidR="000C7683" w:rsidRPr="000C7683" w:rsidRDefault="000C7683" w:rsidP="000C7683">
      <w:pPr>
        <w:widowControl w:val="0"/>
        <w:autoSpaceDN w:val="0"/>
        <w:adjustRightInd w:val="0"/>
        <w:ind w:left="640" w:hanging="640"/>
        <w:rPr>
          <w:noProof/>
        </w:rPr>
      </w:pPr>
      <w:r w:rsidRPr="000C7683">
        <w:rPr>
          <w:noProof/>
          <w:szCs w:val="24"/>
        </w:rPr>
        <w:t>[3]</w:t>
      </w:r>
      <w:r w:rsidRPr="000C7683">
        <w:rPr>
          <w:noProof/>
          <w:szCs w:val="24"/>
        </w:rPr>
        <w:tab/>
        <w:t xml:space="preserve">D. Zoran </w:t>
      </w:r>
      <w:r w:rsidRPr="000C7683">
        <w:rPr>
          <w:i/>
          <w:iCs/>
          <w:noProof/>
          <w:szCs w:val="24"/>
        </w:rPr>
        <w:t>et al.</w:t>
      </w:r>
      <w:r w:rsidRPr="000C7683">
        <w:rPr>
          <w:noProof/>
          <w:szCs w:val="24"/>
        </w:rPr>
        <w:t xml:space="preserve">, “Playing Atari with Deep Reinforcement Learning,” </w:t>
      </w:r>
      <w:r w:rsidRPr="000C7683">
        <w:rPr>
          <w:i/>
          <w:iCs/>
          <w:noProof/>
          <w:szCs w:val="24"/>
        </w:rPr>
        <w:t>arXiv</w:t>
      </w:r>
      <w:r w:rsidRPr="000C7683">
        <w:rPr>
          <w:noProof/>
          <w:szCs w:val="24"/>
        </w:rPr>
        <w:t>, vol. 32, no. Ijcai, pp. 1–9, 2016.</w:t>
      </w:r>
    </w:p>
    <w:p w:rsidR="007736B0" w:rsidRDefault="007736B0" w:rsidP="007736B0">
      <w:r>
        <w:fldChar w:fldCharType="end"/>
      </w:r>
    </w:p>
    <w:p w:rsidR="007736B0" w:rsidRDefault="007736B0" w:rsidP="007736B0"/>
    <w:p w:rsidR="00C80FEB" w:rsidRDefault="00C80FEB"/>
    <w:sectPr w:rsidR="00C80FEB" w:rsidSect="00261DF8">
      <w:headerReference w:type="default" r:id="rId9"/>
      <w:footerReference w:type="default" r:id="rId10"/>
      <w:footerReference w:type="first" r:id="rId1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6B9B" w:rsidRDefault="00966B9B" w:rsidP="00E04579">
      <w:r>
        <w:separator/>
      </w:r>
    </w:p>
  </w:endnote>
  <w:endnote w:type="continuationSeparator" w:id="0">
    <w:p w:rsidR="00966B9B" w:rsidRDefault="00966B9B"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1DF8" w:rsidRDefault="00261DF8" w:rsidP="00261DF8">
    <w:pPr>
      <w:pStyle w:val="Footer"/>
    </w:pPr>
  </w:p>
  <w:p w:rsidR="00F70B5F" w:rsidRDefault="00966B9B" w:rsidP="00F87D28">
    <w:pPr>
      <w:pStyle w:val="Footer"/>
    </w:pPr>
  </w:p>
  <w:p w:rsidR="00F70B5F" w:rsidRDefault="00966B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6B9B" w:rsidRDefault="00966B9B" w:rsidP="00E04579">
      <w:r>
        <w:separator/>
      </w:r>
    </w:p>
  </w:footnote>
  <w:footnote w:type="continuationSeparator" w:id="0">
    <w:p w:rsidR="00966B9B" w:rsidRDefault="00966B9B"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0B5F" w:rsidRDefault="00966B9B">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090"/>
    <w:rsid w:val="00001D40"/>
    <w:rsid w:val="00002BA6"/>
    <w:rsid w:val="00020BBC"/>
    <w:rsid w:val="0002161D"/>
    <w:rsid w:val="000544F0"/>
    <w:rsid w:val="00066635"/>
    <w:rsid w:val="000A6638"/>
    <w:rsid w:val="000C0EC9"/>
    <w:rsid w:val="000C7683"/>
    <w:rsid w:val="000D0318"/>
    <w:rsid w:val="000D71E1"/>
    <w:rsid w:val="000E1C84"/>
    <w:rsid w:val="000F484B"/>
    <w:rsid w:val="001234C5"/>
    <w:rsid w:val="00155D90"/>
    <w:rsid w:val="00156788"/>
    <w:rsid w:val="00190333"/>
    <w:rsid w:val="00191FB0"/>
    <w:rsid w:val="00195819"/>
    <w:rsid w:val="001B6EF4"/>
    <w:rsid w:val="001D433D"/>
    <w:rsid w:val="001E14FC"/>
    <w:rsid w:val="001F5BDB"/>
    <w:rsid w:val="001F711D"/>
    <w:rsid w:val="0020258D"/>
    <w:rsid w:val="002151E6"/>
    <w:rsid w:val="00222A20"/>
    <w:rsid w:val="00230363"/>
    <w:rsid w:val="00230408"/>
    <w:rsid w:val="0023786D"/>
    <w:rsid w:val="00250118"/>
    <w:rsid w:val="00256B98"/>
    <w:rsid w:val="00257635"/>
    <w:rsid w:val="00257830"/>
    <w:rsid w:val="00261DF8"/>
    <w:rsid w:val="002634B3"/>
    <w:rsid w:val="002722CD"/>
    <w:rsid w:val="002852DF"/>
    <w:rsid w:val="00293E8F"/>
    <w:rsid w:val="002B2B40"/>
    <w:rsid w:val="002B7D19"/>
    <w:rsid w:val="002C0AAC"/>
    <w:rsid w:val="002E5370"/>
    <w:rsid w:val="002F538D"/>
    <w:rsid w:val="00317009"/>
    <w:rsid w:val="00320A0C"/>
    <w:rsid w:val="0032593B"/>
    <w:rsid w:val="00325973"/>
    <w:rsid w:val="003267EB"/>
    <w:rsid w:val="00326BEA"/>
    <w:rsid w:val="00363490"/>
    <w:rsid w:val="00363845"/>
    <w:rsid w:val="00371388"/>
    <w:rsid w:val="0037688E"/>
    <w:rsid w:val="003915AB"/>
    <w:rsid w:val="0039479B"/>
    <w:rsid w:val="003C654E"/>
    <w:rsid w:val="003C727F"/>
    <w:rsid w:val="003D129E"/>
    <w:rsid w:val="003D1F2C"/>
    <w:rsid w:val="003D50B4"/>
    <w:rsid w:val="003F3194"/>
    <w:rsid w:val="003F7B67"/>
    <w:rsid w:val="00400038"/>
    <w:rsid w:val="0040030A"/>
    <w:rsid w:val="00402990"/>
    <w:rsid w:val="00407BB4"/>
    <w:rsid w:val="004276B5"/>
    <w:rsid w:val="0044733A"/>
    <w:rsid w:val="004511E3"/>
    <w:rsid w:val="00456589"/>
    <w:rsid w:val="00462CBF"/>
    <w:rsid w:val="0047302B"/>
    <w:rsid w:val="0048065E"/>
    <w:rsid w:val="004970A6"/>
    <w:rsid w:val="004A4369"/>
    <w:rsid w:val="004A447D"/>
    <w:rsid w:val="004B6C27"/>
    <w:rsid w:val="004D0952"/>
    <w:rsid w:val="004F7E86"/>
    <w:rsid w:val="00510C70"/>
    <w:rsid w:val="00514006"/>
    <w:rsid w:val="00517D1D"/>
    <w:rsid w:val="00530B37"/>
    <w:rsid w:val="00535FE4"/>
    <w:rsid w:val="00537D01"/>
    <w:rsid w:val="00544354"/>
    <w:rsid w:val="0054780D"/>
    <w:rsid w:val="0055686A"/>
    <w:rsid w:val="005757A1"/>
    <w:rsid w:val="0058137C"/>
    <w:rsid w:val="005A4B40"/>
    <w:rsid w:val="005C7468"/>
    <w:rsid w:val="005E0648"/>
    <w:rsid w:val="005E1E33"/>
    <w:rsid w:val="005F36FC"/>
    <w:rsid w:val="0060473C"/>
    <w:rsid w:val="00612F21"/>
    <w:rsid w:val="00615971"/>
    <w:rsid w:val="00627DEF"/>
    <w:rsid w:val="00636D16"/>
    <w:rsid w:val="00646090"/>
    <w:rsid w:val="0065445F"/>
    <w:rsid w:val="006608D9"/>
    <w:rsid w:val="006634E6"/>
    <w:rsid w:val="00671F67"/>
    <w:rsid w:val="00673743"/>
    <w:rsid w:val="006753E6"/>
    <w:rsid w:val="00693FC4"/>
    <w:rsid w:val="006A2F53"/>
    <w:rsid w:val="006A6DA5"/>
    <w:rsid w:val="006B2405"/>
    <w:rsid w:val="006B38A5"/>
    <w:rsid w:val="006B43AB"/>
    <w:rsid w:val="006B71FF"/>
    <w:rsid w:val="006C280B"/>
    <w:rsid w:val="006D1422"/>
    <w:rsid w:val="006E73D5"/>
    <w:rsid w:val="006F09BE"/>
    <w:rsid w:val="006F3095"/>
    <w:rsid w:val="006F62B9"/>
    <w:rsid w:val="00716811"/>
    <w:rsid w:val="0073120A"/>
    <w:rsid w:val="0073371F"/>
    <w:rsid w:val="00740D45"/>
    <w:rsid w:val="007475C1"/>
    <w:rsid w:val="00751751"/>
    <w:rsid w:val="00754FE0"/>
    <w:rsid w:val="00766256"/>
    <w:rsid w:val="007736B0"/>
    <w:rsid w:val="00775617"/>
    <w:rsid w:val="007811F8"/>
    <w:rsid w:val="007875EF"/>
    <w:rsid w:val="00792624"/>
    <w:rsid w:val="007A0718"/>
    <w:rsid w:val="007B7DA1"/>
    <w:rsid w:val="007C01D5"/>
    <w:rsid w:val="007C6318"/>
    <w:rsid w:val="007D3B44"/>
    <w:rsid w:val="007D6C92"/>
    <w:rsid w:val="00811891"/>
    <w:rsid w:val="00817092"/>
    <w:rsid w:val="00822159"/>
    <w:rsid w:val="00852A57"/>
    <w:rsid w:val="00861EA3"/>
    <w:rsid w:val="00863197"/>
    <w:rsid w:val="00864AD4"/>
    <w:rsid w:val="008654AB"/>
    <w:rsid w:val="00867B2C"/>
    <w:rsid w:val="00877D80"/>
    <w:rsid w:val="00894000"/>
    <w:rsid w:val="008B6DB9"/>
    <w:rsid w:val="008D73A9"/>
    <w:rsid w:val="008F2A4D"/>
    <w:rsid w:val="00900C71"/>
    <w:rsid w:val="00904D7E"/>
    <w:rsid w:val="009160AF"/>
    <w:rsid w:val="00930A71"/>
    <w:rsid w:val="009473C5"/>
    <w:rsid w:val="00961A1D"/>
    <w:rsid w:val="00964B00"/>
    <w:rsid w:val="00966B9B"/>
    <w:rsid w:val="00975BD7"/>
    <w:rsid w:val="00983B1E"/>
    <w:rsid w:val="00992AA5"/>
    <w:rsid w:val="009A4348"/>
    <w:rsid w:val="009A5BFE"/>
    <w:rsid w:val="009B10F0"/>
    <w:rsid w:val="009B5CC8"/>
    <w:rsid w:val="009B6B1A"/>
    <w:rsid w:val="00A00480"/>
    <w:rsid w:val="00A13229"/>
    <w:rsid w:val="00A15FB3"/>
    <w:rsid w:val="00A40DD3"/>
    <w:rsid w:val="00A6091E"/>
    <w:rsid w:val="00A638A4"/>
    <w:rsid w:val="00A63B5C"/>
    <w:rsid w:val="00A722A5"/>
    <w:rsid w:val="00A72423"/>
    <w:rsid w:val="00AB408F"/>
    <w:rsid w:val="00B014AC"/>
    <w:rsid w:val="00B05D54"/>
    <w:rsid w:val="00B17833"/>
    <w:rsid w:val="00B207E8"/>
    <w:rsid w:val="00B2161D"/>
    <w:rsid w:val="00B27218"/>
    <w:rsid w:val="00B426A4"/>
    <w:rsid w:val="00B55228"/>
    <w:rsid w:val="00B56234"/>
    <w:rsid w:val="00B741B2"/>
    <w:rsid w:val="00B75768"/>
    <w:rsid w:val="00B84678"/>
    <w:rsid w:val="00B84E3E"/>
    <w:rsid w:val="00B921B0"/>
    <w:rsid w:val="00BA2291"/>
    <w:rsid w:val="00BB6338"/>
    <w:rsid w:val="00BC75E5"/>
    <w:rsid w:val="00BE4400"/>
    <w:rsid w:val="00C1325F"/>
    <w:rsid w:val="00C2667D"/>
    <w:rsid w:val="00C2712A"/>
    <w:rsid w:val="00C31DB5"/>
    <w:rsid w:val="00C32955"/>
    <w:rsid w:val="00C507EE"/>
    <w:rsid w:val="00C61E53"/>
    <w:rsid w:val="00C80FEB"/>
    <w:rsid w:val="00C90F40"/>
    <w:rsid w:val="00CA35FA"/>
    <w:rsid w:val="00CA61DD"/>
    <w:rsid w:val="00CC576E"/>
    <w:rsid w:val="00CC686E"/>
    <w:rsid w:val="00CE43EE"/>
    <w:rsid w:val="00D03231"/>
    <w:rsid w:val="00D06FE7"/>
    <w:rsid w:val="00D1198F"/>
    <w:rsid w:val="00D13EBD"/>
    <w:rsid w:val="00D173FC"/>
    <w:rsid w:val="00D20505"/>
    <w:rsid w:val="00D44CEA"/>
    <w:rsid w:val="00D45201"/>
    <w:rsid w:val="00D81A47"/>
    <w:rsid w:val="00D81A4A"/>
    <w:rsid w:val="00D9149A"/>
    <w:rsid w:val="00D9428A"/>
    <w:rsid w:val="00DA58FB"/>
    <w:rsid w:val="00DC0B70"/>
    <w:rsid w:val="00DE4B0B"/>
    <w:rsid w:val="00DF5738"/>
    <w:rsid w:val="00DF7C3E"/>
    <w:rsid w:val="00E01FBA"/>
    <w:rsid w:val="00E03FB2"/>
    <w:rsid w:val="00E04579"/>
    <w:rsid w:val="00E0799D"/>
    <w:rsid w:val="00E13060"/>
    <w:rsid w:val="00E141DA"/>
    <w:rsid w:val="00E20DF8"/>
    <w:rsid w:val="00E43F7A"/>
    <w:rsid w:val="00E51077"/>
    <w:rsid w:val="00E532B7"/>
    <w:rsid w:val="00E56FC7"/>
    <w:rsid w:val="00E661D8"/>
    <w:rsid w:val="00E71EF4"/>
    <w:rsid w:val="00E90D05"/>
    <w:rsid w:val="00E93440"/>
    <w:rsid w:val="00EA3824"/>
    <w:rsid w:val="00EB1440"/>
    <w:rsid w:val="00EB2BEC"/>
    <w:rsid w:val="00EB3B57"/>
    <w:rsid w:val="00EC19CC"/>
    <w:rsid w:val="00EC31E2"/>
    <w:rsid w:val="00EC6EA2"/>
    <w:rsid w:val="00ED031E"/>
    <w:rsid w:val="00ED1F0E"/>
    <w:rsid w:val="00ED316F"/>
    <w:rsid w:val="00ED370A"/>
    <w:rsid w:val="00EE3C13"/>
    <w:rsid w:val="00EF1445"/>
    <w:rsid w:val="00F3483D"/>
    <w:rsid w:val="00F60596"/>
    <w:rsid w:val="00F66394"/>
    <w:rsid w:val="00F75D4E"/>
    <w:rsid w:val="00F8215C"/>
    <w:rsid w:val="00F96623"/>
    <w:rsid w:val="00FA3A79"/>
    <w:rsid w:val="00FA4649"/>
    <w:rsid w:val="00FA7132"/>
    <w:rsid w:val="00FB1577"/>
    <w:rsid w:val="00FD3FD5"/>
    <w:rsid w:val="00FF3D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1EFFB"/>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E4EBB5-3985-428F-9170-298670779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3</Pages>
  <Words>8032</Words>
  <Characters>4578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271</cp:revision>
  <dcterms:created xsi:type="dcterms:W3CDTF">2017-10-29T05:09:00Z</dcterms:created>
  <dcterms:modified xsi:type="dcterms:W3CDTF">2017-10-2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